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27406">
        <w:t>and Small Molecules</w:t>
      </w:r>
      <w:r w:rsidR="00DD5DB3">
        <w:t xml:space="preserve"> </w:t>
      </w:r>
    </w:p>
    <w:p w:rsidR="00C274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small molecules</w:t>
      </w:r>
      <w:r w:rsidR="00C96E06">
        <w:t xml:space="preserve">. </w:t>
      </w:r>
      <w:r w:rsidR="00C27406">
        <w:t xml:space="preserve"> There are many tutorials available that will help you use Skyline for various types of analysis (SRM, MS1 Filtering, DIA, Targeted MS/MS </w:t>
      </w:r>
      <w:proofErr w:type="spellStart"/>
      <w:r w:rsidR="00C27406">
        <w:t>etc</w:t>
      </w:r>
      <w:proofErr w:type="spellEnd"/>
      <w:r w:rsidR="00C27406">
        <w:t xml:space="preserve">), this tutorial concentrates on the differences in using Skyline with small molecules.  </w:t>
      </w:r>
    </w:p>
    <w:p w:rsidR="00C27406" w:rsidRDefault="00C27406" w:rsidP="00B42030">
      <w:r>
        <w:t>In this tutorial, we are building an MRM assay for a group of Methionine-pathway compound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156C3A">
        <w:t>AB</w:t>
      </w:r>
      <w:r w:rsidR="002B73AA">
        <w:t xml:space="preserve"> </w:t>
      </w:r>
      <w:proofErr w:type="spellStart"/>
      <w:r w:rsidR="00156C3A">
        <w:t>Sciex</w:t>
      </w:r>
      <w:proofErr w:type="spellEnd"/>
      <w:r w:rsidRPr="00C407C9">
        <w:t xml:space="preserve">, </w:t>
      </w:r>
      <w:r w:rsidR="00E531A0" w:rsidRPr="00C407C9">
        <w:t xml:space="preserve">Agilent, </w:t>
      </w:r>
      <w:r w:rsidR="00AB61CF">
        <w:t xml:space="preserve">Bruker,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9B773E" w:rsidP="008C1D13">
      <w:hyperlink r:id="rId9" w:history="1">
        <w:r w:rsidRPr="006F3DA1">
          <w:rPr>
            <w:rStyle w:val="Hyperlink"/>
          </w:rPr>
          <w:t>https://skyline.gs.washington.edu/tutorials/SmallMolecule.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C27406">
        <w:t>SmallMolecule</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t xml:space="preserve">Importing a </w:t>
      </w:r>
      <w:r w:rsidR="00C27406">
        <w:t>Small Molecule Transition List</w:t>
      </w:r>
      <w:r>
        <w:t xml:space="preserve"> into a Skyline Document</w:t>
      </w:r>
    </w:p>
    <w:p w:rsidR="003F64F7" w:rsidRDefault="00CE441C" w:rsidP="00C86489">
      <w:r>
        <w:t xml:space="preserve">The easiest way to get a </w:t>
      </w:r>
      <w:r w:rsidR="00C27406">
        <w:t>small molecule transition list</w:t>
      </w:r>
      <w:r>
        <w:t xml:space="preserve"> into a Skyline document is to </w:t>
      </w:r>
      <w:r w:rsidR="00C27406">
        <w:t xml:space="preserve">start with an empty document and </w:t>
      </w:r>
      <w:r>
        <w:t>use the</w:t>
      </w:r>
      <w:r w:rsidR="002C3247">
        <w:t xml:space="preserve"> Edit menu’s</w:t>
      </w:r>
      <w:r>
        <w:t xml:space="preserve"> </w:t>
      </w:r>
      <w:proofErr w:type="gramStart"/>
      <w:r w:rsidRPr="00CE441C">
        <w:rPr>
          <w:b/>
        </w:rPr>
        <w:t>I</w:t>
      </w:r>
      <w:r w:rsidR="00C27406">
        <w:rPr>
          <w:b/>
        </w:rPr>
        <w:t>nsert</w:t>
      </w:r>
      <w:proofErr w:type="gramEnd"/>
      <w:r w:rsidR="00C27406">
        <w:rPr>
          <w:b/>
        </w:rPr>
        <w:t xml:space="preserve"> </w:t>
      </w:r>
      <w:r w:rsidR="002C3247">
        <w:rPr>
          <w:b/>
        </w:rPr>
        <w:t xml:space="preserve">/ Transition List </w:t>
      </w:r>
      <w:r w:rsidR="002C3247">
        <w:t>function</w:t>
      </w:r>
      <w:r>
        <w:t>.</w:t>
      </w:r>
      <w:r w:rsidR="003A018F">
        <w:t xml:space="preserve"> [Note: the </w:t>
      </w:r>
      <w:r w:rsidR="003A018F" w:rsidRPr="003A018F">
        <w:rPr>
          <w:b/>
        </w:rPr>
        <w:t>File / Import /Transition List</w:t>
      </w:r>
      <w:r w:rsidR="003A018F">
        <w:t xml:space="preserve"> menu item does not yet work for non-proteomic data – it’s not good at</w:t>
      </w:r>
      <w:r w:rsidR="00284540">
        <w:t xml:space="preserve"> </w:t>
      </w:r>
      <w:r w:rsidR="003A018F">
        <w:t>guessing which columns are which in a small molecule transition list.]</w:t>
      </w:r>
    </w:p>
    <w:p w:rsidR="002C3247" w:rsidRDefault="002C3247" w:rsidP="00C86489">
      <w:r>
        <w:t>At a minimum, Skyline needs to know the charge state and either the ion formula or m/z for each precursor and product.</w:t>
      </w:r>
      <w:r w:rsidR="00284540">
        <w:t xml:space="preserve">  If no product ion information is present, it’s assumed to be a list of precursor targets.</w:t>
      </w:r>
    </w:p>
    <w:p w:rsidR="002C3247" w:rsidRDefault="002C3247" w:rsidP="002C3247">
      <w:pPr>
        <w:pStyle w:val="Heading3"/>
      </w:pPr>
      <w:r>
        <w:lastRenderedPageBreak/>
        <w:t>A note on ion formulas</w:t>
      </w:r>
    </w:p>
    <w:p w:rsidR="002C3247" w:rsidRDefault="002C3247" w:rsidP="00C86489">
      <w:r>
        <w:t xml:space="preserve">In proteomics applications Skyline can safely assume ionization by protonation, so all that’s needed to describe a charged peptide is </w:t>
      </w:r>
      <w:r w:rsidR="007A7565">
        <w:t>its</w:t>
      </w:r>
      <w:r>
        <w:t xml:space="preserve"> </w:t>
      </w:r>
      <w:r w:rsidR="00284540">
        <w:t xml:space="preserve">sequence and </w:t>
      </w:r>
      <w:r>
        <w:t>charge state</w:t>
      </w:r>
      <w:r w:rsidR="00284540">
        <w:t xml:space="preserve">, Skyline just adds hydrogens to the underlying chemical formula as needed. </w:t>
      </w:r>
      <w:r w:rsidR="00C91B49">
        <w:t xml:space="preserve"> </w:t>
      </w:r>
      <w:r>
        <w:t xml:space="preserve">In generalized small molecules, </w:t>
      </w:r>
      <w:r w:rsidR="00C91B49">
        <w:t>however, io</w:t>
      </w:r>
      <w:r>
        <w:t xml:space="preserve">nization can be </w:t>
      </w:r>
      <w:r w:rsidR="007A7565">
        <w:t xml:space="preserve">achieved </w:t>
      </w:r>
      <w:r>
        <w:t>by almost any means</w:t>
      </w:r>
      <w:r w:rsidR="00C91B49">
        <w:t xml:space="preserve"> (sodium gain, hy</w:t>
      </w:r>
      <w:r w:rsidR="007A7565">
        <w:t xml:space="preserve">drogen loss, </w:t>
      </w:r>
      <w:proofErr w:type="spellStart"/>
      <w:r w:rsidR="007A7565">
        <w:t>etc</w:t>
      </w:r>
      <w:proofErr w:type="spellEnd"/>
      <w:r w:rsidR="007A7565">
        <w:t>)</w:t>
      </w:r>
      <w:r w:rsidR="00284540">
        <w:t>.  T</w:t>
      </w:r>
      <w:r>
        <w:t xml:space="preserve">he </w:t>
      </w:r>
      <w:r w:rsidR="00C91B49">
        <w:t>most</w:t>
      </w:r>
      <w:r>
        <w:t xml:space="preserve"> reliable and flexible way to </w:t>
      </w:r>
      <w:r w:rsidR="00C70AA1">
        <w:t>describe</w:t>
      </w:r>
      <w:r>
        <w:t xml:space="preserve"> this is to </w:t>
      </w:r>
      <w:r w:rsidR="00C70AA1">
        <w:t xml:space="preserve">Skyline is </w:t>
      </w:r>
      <w:r>
        <w:t>with ion formulas.</w:t>
      </w:r>
      <w:r w:rsidR="007A7565">
        <w:t xml:space="preserve">  </w:t>
      </w:r>
      <w:r w:rsidR="00C70AA1">
        <w:t>That is, i</w:t>
      </w:r>
      <w:r w:rsidR="007A7565">
        <w:t xml:space="preserve">f your singly charged molecule is ionized by sodium gain, </w:t>
      </w:r>
      <w:r w:rsidR="00C70AA1">
        <w:t xml:space="preserve">you must </w:t>
      </w:r>
      <w:r w:rsidR="007A7565">
        <w:t xml:space="preserve">add </w:t>
      </w:r>
      <w:proofErr w:type="gramStart"/>
      <w:r w:rsidR="007A7565">
        <w:t>a sodium</w:t>
      </w:r>
      <w:proofErr w:type="gramEnd"/>
      <w:r w:rsidR="007A7565">
        <w:t xml:space="preserve"> to the chemical formula</w:t>
      </w:r>
      <w:r w:rsidR="00C70AA1">
        <w:t xml:space="preserve"> before plugging it in to Skyline</w:t>
      </w:r>
      <w:r w:rsidR="007A7565">
        <w:t xml:space="preserve">.   (Note: it’s also possible to describe your transition list </w:t>
      </w:r>
      <w:r w:rsidR="00C70AA1">
        <w:t xml:space="preserve">completely </w:t>
      </w:r>
      <w:r w:rsidR="007A7565">
        <w:t xml:space="preserve">in terms of m/z </w:t>
      </w:r>
      <w:r w:rsidR="00C70AA1">
        <w:t>values</w:t>
      </w:r>
      <w:r w:rsidR="007A7565">
        <w:t>, but without a chemical formula Skyline can’t provide isotopic distributions).</w:t>
      </w:r>
    </w:p>
    <w:p w:rsidR="00C70AA1" w:rsidRDefault="00C70AA1" w:rsidP="00C86489">
      <w:r>
        <w:t>For our example, locate the “</w:t>
      </w:r>
      <w:r w:rsidRPr="00C70AA1">
        <w:t>SMTutorial_TransitionList.</w:t>
      </w:r>
      <w:r>
        <w:t>csv” file and open it in Excel or any other suitable viewer.</w:t>
      </w:r>
    </w:p>
    <w:p w:rsidR="00C70AA1" w:rsidRDefault="00C70AA1" w:rsidP="00C86489">
      <w:r>
        <w:t>Then start Skyline, and begin a new, empty document.</w:t>
      </w:r>
    </w:p>
    <w:p w:rsidR="00C70AA1" w:rsidRDefault="00C70AA1" w:rsidP="00C86489">
      <w:pPr>
        <w:rPr>
          <w:b/>
        </w:rPr>
      </w:pPr>
      <w:r>
        <w:t xml:space="preserve">From the </w:t>
      </w:r>
      <w:r w:rsidRPr="00C70AA1">
        <w:rPr>
          <w:b/>
        </w:rPr>
        <w:t>Edit</w:t>
      </w:r>
      <w:r>
        <w:t xml:space="preserve"> menu, choose </w:t>
      </w:r>
      <w:r>
        <w:rPr>
          <w:b/>
        </w:rPr>
        <w:t xml:space="preserve">Insert </w:t>
      </w:r>
      <w:r w:rsidRPr="00C70AA1">
        <w:t>then click on</w:t>
      </w:r>
      <w:r>
        <w:rPr>
          <w:b/>
        </w:rPr>
        <w:t xml:space="preserve"> Transition</w:t>
      </w:r>
      <w:r w:rsidRPr="00C70AA1">
        <w:rPr>
          <w:b/>
        </w:rPr>
        <w:t xml:space="preserve"> List</w:t>
      </w:r>
      <w:r>
        <w:rPr>
          <w:b/>
        </w:rPr>
        <w:t xml:space="preserve">… </w:t>
      </w:r>
    </w:p>
    <w:p w:rsidR="001C55F1" w:rsidRDefault="001C55F1" w:rsidP="00C86489">
      <w:r w:rsidRPr="001C55F1">
        <w:t>You</w:t>
      </w:r>
      <w:r>
        <w:t xml:space="preserve"> may see this:</w:t>
      </w:r>
    </w:p>
    <w:p w:rsidR="001C55F1" w:rsidRPr="001C55F1" w:rsidRDefault="001C55F1" w:rsidP="00C86489">
      <w:r>
        <w:rPr>
          <w:noProof/>
        </w:rPr>
        <w:drawing>
          <wp:inline distT="0" distB="0" distL="0" distR="0" wp14:anchorId="1C846742" wp14:editId="6FDD00D8">
            <wp:extent cx="5943600" cy="2340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943600" cy="2340610"/>
                    </a:xfrm>
                    <a:prstGeom prst="rect">
                      <a:avLst/>
                    </a:prstGeom>
                  </pic:spPr>
                </pic:pic>
              </a:graphicData>
            </a:graphic>
          </wp:inline>
        </w:drawing>
      </w:r>
    </w:p>
    <w:p w:rsidR="002C3247" w:rsidRDefault="001C55F1" w:rsidP="00C86489">
      <w:r>
        <w:t>But if you select the “Small molecules” button you will see something like this:</w:t>
      </w:r>
    </w:p>
    <w:p w:rsidR="001C55F1" w:rsidRDefault="001C55F1" w:rsidP="00C86489">
      <w:r>
        <w:rPr>
          <w:noProof/>
        </w:rPr>
        <w:lastRenderedPageBreak/>
        <w:drawing>
          <wp:inline distT="0" distB="0" distL="0" distR="0" wp14:anchorId="211E1CAA" wp14:editId="7F0A907D">
            <wp:extent cx="5943600" cy="2340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5943600" cy="2340610"/>
                    </a:xfrm>
                    <a:prstGeom prst="rect">
                      <a:avLst/>
                    </a:prstGeom>
                  </pic:spPr>
                </pic:pic>
              </a:graphicData>
            </a:graphic>
          </wp:inline>
        </w:drawing>
      </w:r>
    </w:p>
    <w:p w:rsidR="00DE5BBD" w:rsidRDefault="00DE5BBD" w:rsidP="00672317">
      <w:r>
        <w:t>Now looking at our transition list:</w:t>
      </w:r>
    </w:p>
    <w:p w:rsidR="00DE5BBD" w:rsidRDefault="00DE5BBD" w:rsidP="00672317">
      <w:r w:rsidRPr="00DE5BBD">
        <w:drawing>
          <wp:inline distT="0" distB="0" distL="0" distR="0" wp14:anchorId="7BF57BBB" wp14:editId="1398BDAE">
            <wp:extent cx="5943600" cy="2913961"/>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2913961"/>
                    </a:xfrm>
                    <a:prstGeom prst="rect">
                      <a:avLst/>
                    </a:prstGeom>
                    <a:noFill/>
                    <a:ln>
                      <a:noFill/>
                    </a:ln>
                  </pic:spPr>
                </pic:pic>
              </a:graphicData>
            </a:graphic>
          </wp:inline>
        </w:drawing>
      </w:r>
    </w:p>
    <w:p w:rsidR="00DE5BBD" w:rsidRDefault="00DE5BBD" w:rsidP="00672317">
      <w:r>
        <w:t>We see that there are some extra column headers in the Insert dialog, and some aren’t in the same order as ours.  This is easy to deal with: click the Columns button and uncheck the columns we don’t need.</w:t>
      </w:r>
    </w:p>
    <w:p w:rsidR="00DE5BBD" w:rsidRDefault="00DE5BBD" w:rsidP="00672317">
      <w:r>
        <w:rPr>
          <w:noProof/>
        </w:rPr>
        <w:lastRenderedPageBreak/>
        <w:drawing>
          <wp:inline distT="0" distB="0" distL="0" distR="0">
            <wp:extent cx="5935980" cy="2354580"/>
            <wp:effectExtent l="0" t="0" r="762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2354580"/>
                    </a:xfrm>
                    <a:prstGeom prst="rect">
                      <a:avLst/>
                    </a:prstGeom>
                    <a:noFill/>
                    <a:ln>
                      <a:noFill/>
                    </a:ln>
                  </pic:spPr>
                </pic:pic>
              </a:graphicData>
            </a:graphic>
          </wp:inline>
        </w:drawing>
      </w:r>
    </w:p>
    <w:p w:rsidR="00DE5BBD" w:rsidRDefault="00DE5BBD" w:rsidP="00672317">
      <w:r>
        <w:t>Then</w:t>
      </w:r>
      <w:r w:rsidR="006E0C8B">
        <w:t xml:space="preserve"> click and</w:t>
      </w:r>
      <w:bookmarkStart w:id="0" w:name="_GoBack"/>
      <w:bookmarkEnd w:id="0"/>
      <w:r>
        <w:t xml:space="preserve"> drag the column headers around until they are in the order we want</w:t>
      </w:r>
      <w:r w:rsidR="00BA46EB">
        <w:t>:</w:t>
      </w:r>
    </w:p>
    <w:p w:rsidR="00BA46EB" w:rsidRDefault="00BA46EB" w:rsidP="00672317">
      <w:r>
        <w:rPr>
          <w:noProof/>
        </w:rPr>
        <w:drawing>
          <wp:inline distT="0" distB="0" distL="0" distR="0">
            <wp:extent cx="5935980" cy="2179320"/>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5980" cy="2179320"/>
                    </a:xfrm>
                    <a:prstGeom prst="rect">
                      <a:avLst/>
                    </a:prstGeom>
                    <a:noFill/>
                    <a:ln>
                      <a:noFill/>
                    </a:ln>
                  </pic:spPr>
                </pic:pic>
              </a:graphicData>
            </a:graphic>
          </wp:inline>
        </w:drawing>
      </w:r>
    </w:p>
    <w:p w:rsidR="00BA46EB" w:rsidRDefault="00BA46EB" w:rsidP="00672317">
      <w:r>
        <w:t xml:space="preserve">Then copy and paste the contents of the CSV file into the </w:t>
      </w:r>
      <w:r w:rsidRPr="00BA46EB">
        <w:rPr>
          <w:b/>
        </w:rPr>
        <w:t>Insert</w:t>
      </w:r>
      <w:r>
        <w:t xml:space="preserve"> dialog, and click the </w:t>
      </w:r>
      <w:r w:rsidRPr="00BA46EB">
        <w:rPr>
          <w:b/>
        </w:rPr>
        <w:t>Check for Errors</w:t>
      </w:r>
      <w:r>
        <w:t xml:space="preserve"> button.  </w:t>
      </w:r>
    </w:p>
    <w:p w:rsidR="00BA46EB" w:rsidRDefault="00BA46EB" w:rsidP="00672317">
      <w:r>
        <w:rPr>
          <w:noProof/>
        </w:rPr>
        <w:lastRenderedPageBreak/>
        <w:drawing>
          <wp:inline distT="0" distB="0" distL="0" distR="0">
            <wp:extent cx="5943600" cy="358902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3589020"/>
                    </a:xfrm>
                    <a:prstGeom prst="rect">
                      <a:avLst/>
                    </a:prstGeom>
                    <a:noFill/>
                    <a:ln>
                      <a:noFill/>
                    </a:ln>
                  </pic:spPr>
                </pic:pic>
              </a:graphicData>
            </a:graphic>
          </wp:inline>
        </w:drawing>
      </w:r>
    </w:p>
    <w:p w:rsidR="00BA46EB" w:rsidRDefault="00BA46EB" w:rsidP="00672317">
      <w:r>
        <w:t xml:space="preserve">If that shows no errors, then click the </w:t>
      </w:r>
      <w:r w:rsidRPr="00BA46EB">
        <w:rPr>
          <w:b/>
        </w:rPr>
        <w:t>Insert</w:t>
      </w:r>
      <w:r>
        <w:t xml:space="preserve"> button and you should see this:</w:t>
      </w:r>
    </w:p>
    <w:p w:rsidR="00BA46EB" w:rsidRDefault="00BA46EB" w:rsidP="00672317">
      <w:r>
        <w:rPr>
          <w:noProof/>
        </w:rPr>
        <w:drawing>
          <wp:inline distT="0" distB="0" distL="0" distR="0" wp14:anchorId="1D2B97A6" wp14:editId="4C6B8867">
            <wp:extent cx="5943600" cy="339153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5943600" cy="3391535"/>
                    </a:xfrm>
                    <a:prstGeom prst="rect">
                      <a:avLst/>
                    </a:prstGeom>
                  </pic:spPr>
                </pic:pic>
              </a:graphicData>
            </a:graphic>
          </wp:inline>
        </w:drawing>
      </w:r>
    </w:p>
    <w:p w:rsidR="00BA46EB" w:rsidRDefault="00BA46EB" w:rsidP="00672317">
      <w:r>
        <w:t>Note that some of these are pretty obviously heavy/light label pairs – Skyline doesn’t handle that yet for small molecules but will do so very soon.</w:t>
      </w:r>
    </w:p>
    <w:p w:rsidR="00A375C7" w:rsidRDefault="00A375C7" w:rsidP="00A375C7">
      <w:pPr>
        <w:spacing w:after="160" w:line="256" w:lineRule="auto"/>
      </w:pPr>
      <w:r>
        <w:lastRenderedPageBreak/>
        <w:t>At this point, either a native instrument method, precursor isolation list (for PRM) or transition list (for MRM) can be exported.  For more details on how to perform this step, please see</w:t>
      </w:r>
      <w:r w:rsidR="00D96402">
        <w:t xml:space="preserve"> the </w:t>
      </w:r>
      <w:hyperlink r:id="rId17" w:history="1">
        <w:r w:rsidR="00D96402" w:rsidRPr="00D96402">
          <w:rPr>
            <w:rStyle w:val="Hyperlink"/>
          </w:rPr>
          <w:t>Skyline</w:t>
        </w:r>
        <w:r w:rsidRPr="00D96402">
          <w:rPr>
            <w:rStyle w:val="Hyperlink"/>
          </w:rPr>
          <w:t xml:space="preserve"> </w:t>
        </w:r>
        <w:r w:rsidR="00D96402" w:rsidRPr="00D96402">
          <w:rPr>
            <w:rStyle w:val="Hyperlink"/>
          </w:rPr>
          <w:t>Existing Experiments Tutorial</w:t>
        </w:r>
      </w:hyperlink>
      <w:r>
        <w:t>.</w:t>
      </w:r>
    </w:p>
    <w:p w:rsidR="00A375C7" w:rsidRDefault="00A375C7" w:rsidP="00A375C7">
      <w:pPr>
        <w:spacing w:after="160" w:line="256" w:lineRule="auto"/>
      </w:pPr>
      <w:r>
        <w:t>Let’s assume this has been done, and load the raw mass spec data from the mass spec run.</w:t>
      </w:r>
    </w:p>
    <w:p w:rsidR="00A375C7" w:rsidRDefault="00A375C7" w:rsidP="00A375C7">
      <w:pPr>
        <w:spacing w:after="160" w:line="256" w:lineRule="auto"/>
      </w:pPr>
      <w:r>
        <w:t xml:space="preserve">First, save your Skyline document.  </w:t>
      </w:r>
      <w:r w:rsidR="0003617B">
        <w:t>Let’s</w:t>
      </w:r>
      <w:r w:rsidR="00186405">
        <w:t xml:space="preserve"> call it “</w:t>
      </w:r>
      <w:proofErr w:type="spellStart"/>
      <w:r w:rsidR="00186405">
        <w:t>mydoc.sky</w:t>
      </w:r>
      <w:proofErr w:type="spellEnd"/>
      <w:r w:rsidR="00186405">
        <w:t>” and save it in the current directory with the tutorial data</w:t>
      </w:r>
      <w:r>
        <w:t>.</w:t>
      </w:r>
    </w:p>
    <w:p w:rsidR="00186405" w:rsidRDefault="00186405" w:rsidP="00A375C7">
      <w:pPr>
        <w:spacing w:after="160" w:line="256" w:lineRule="auto"/>
      </w:pPr>
    </w:p>
    <w:p w:rsidR="00186405" w:rsidRDefault="00186405" w:rsidP="00A375C7">
      <w:pPr>
        <w:spacing w:after="160" w:line="256" w:lineRule="auto"/>
      </w:pPr>
    </w:p>
    <w:p w:rsidR="00A375C7" w:rsidRDefault="00A375C7" w:rsidP="00A375C7">
      <w:pPr>
        <w:spacing w:after="160" w:line="256" w:lineRule="auto"/>
      </w:pPr>
      <w:r>
        <w:t xml:space="preserve">On the </w:t>
      </w:r>
      <w:r w:rsidRPr="00A375C7">
        <w:rPr>
          <w:b/>
        </w:rPr>
        <w:t>File</w:t>
      </w:r>
      <w:r>
        <w:t xml:space="preserve"> menu, select </w:t>
      </w:r>
      <w:r w:rsidRPr="00A375C7">
        <w:rPr>
          <w:b/>
        </w:rPr>
        <w:t>Import</w:t>
      </w:r>
      <w:r>
        <w:t xml:space="preserve"> and click on </w:t>
      </w:r>
      <w:r w:rsidRPr="00A375C7">
        <w:rPr>
          <w:b/>
        </w:rPr>
        <w:t>Results</w:t>
      </w:r>
      <w:r>
        <w:rPr>
          <w:b/>
        </w:rPr>
        <w:t>…</w:t>
      </w:r>
    </w:p>
    <w:p w:rsidR="00BA46EB" w:rsidRDefault="00BA46EB" w:rsidP="00672317"/>
    <w:p w:rsidR="000C250C" w:rsidRDefault="00894450" w:rsidP="000C250C">
      <w:pPr>
        <w:ind w:left="360"/>
      </w:pPr>
      <w:r>
        <w:rPr>
          <w:noProof/>
        </w:rPr>
        <w:drawing>
          <wp:inline distT="0" distB="0" distL="0" distR="0">
            <wp:extent cx="5935980" cy="4038600"/>
            <wp:effectExtent l="0" t="0" r="762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35980" cy="4038600"/>
                    </a:xfrm>
                    <a:prstGeom prst="rect">
                      <a:avLst/>
                    </a:prstGeom>
                    <a:noFill/>
                    <a:ln>
                      <a:noFill/>
                    </a:ln>
                  </pic:spPr>
                </pic:pic>
              </a:graphicData>
            </a:graphic>
          </wp:inline>
        </w:drawing>
      </w:r>
    </w:p>
    <w:p w:rsidR="000C250C" w:rsidRDefault="00724E56" w:rsidP="000C250C">
      <w:pPr>
        <w:ind w:left="360"/>
      </w:pPr>
      <w:r>
        <w:t xml:space="preserve">Choose “Add single-injection replicates in files” with “Optimizing” set to “None” and click OK.  </w:t>
      </w:r>
      <w:r w:rsidR="000C250C">
        <w:t xml:space="preserve">Select </w:t>
      </w:r>
      <w:r w:rsidR="00894450">
        <w:t xml:space="preserve">all </w:t>
      </w:r>
      <w:r w:rsidR="000C250C">
        <w:t>the</w:t>
      </w:r>
      <w:r w:rsidR="00894450">
        <w:t xml:space="preserve"> raw</w:t>
      </w:r>
      <w:r w:rsidR="000C250C">
        <w:t xml:space="preserve"> files provided with the tutorial, which are from an experiment where cells were deprived of either the amino acid Methionine, or Arginine, or both, for a period of 3 hours versus control (all amino acids).  The data is part of the publication Tang X et al “</w:t>
      </w:r>
      <w:r w:rsidR="000C250C">
        <w:rPr>
          <w:rFonts w:cs="Arial"/>
        </w:rPr>
        <w:t xml:space="preserve">Comprehensive profiling of amino acid response uncovers unique methionine-deprived response dependent on intact </w:t>
      </w:r>
      <w:proofErr w:type="spellStart"/>
      <w:r w:rsidR="000C250C">
        <w:rPr>
          <w:rFonts w:cs="Arial"/>
        </w:rPr>
        <w:t>creatine</w:t>
      </w:r>
      <w:proofErr w:type="spellEnd"/>
      <w:r w:rsidR="000C250C">
        <w:rPr>
          <w:rFonts w:cs="Arial"/>
        </w:rPr>
        <w:t xml:space="preserve"> biosynthesis”, </w:t>
      </w:r>
      <w:r w:rsidR="000C250C">
        <w:rPr>
          <w:rFonts w:cs="Arial"/>
          <w:i/>
        </w:rPr>
        <w:t>PLOS Genetics</w:t>
      </w:r>
      <w:r w:rsidR="000C250C">
        <w:rPr>
          <w:rFonts w:cs="Arial"/>
        </w:rPr>
        <w:t xml:space="preserve"> </w:t>
      </w:r>
      <w:r w:rsidR="000C250C">
        <w:rPr>
          <w:rFonts w:cs="Arial"/>
          <w:b/>
        </w:rPr>
        <w:t>2015</w:t>
      </w:r>
      <w:r w:rsidR="000C250C">
        <w:t xml:space="preserve">.  </w:t>
      </w:r>
    </w:p>
    <w:p w:rsidR="000C250C" w:rsidRDefault="000C250C" w:rsidP="00186405">
      <w:pPr>
        <w:ind w:left="360"/>
      </w:pPr>
      <w:r>
        <w:lastRenderedPageBreak/>
        <w:t xml:space="preserve">The raw data </w:t>
      </w:r>
      <w:r w:rsidR="00894450">
        <w:t>files are i</w:t>
      </w:r>
      <w:r w:rsidR="00186405">
        <w:t>n the same directory as the CSV file containing the transition list.</w:t>
      </w:r>
    </w:p>
    <w:p w:rsidR="00894450" w:rsidRDefault="00894450" w:rsidP="00186405">
      <w:pPr>
        <w:ind w:left="360"/>
      </w:pPr>
    </w:p>
    <w:p w:rsidR="00894450" w:rsidRDefault="00894450" w:rsidP="00894450">
      <w:pPr>
        <w:spacing w:after="0" w:line="240" w:lineRule="auto"/>
        <w:ind w:left="360"/>
      </w:pPr>
      <w:r>
        <w:t>Filenames and Conditions:</w:t>
      </w:r>
    </w:p>
    <w:p w:rsidR="00894450" w:rsidRDefault="00894450" w:rsidP="00894450">
      <w:pPr>
        <w:spacing w:after="0" w:line="240" w:lineRule="auto"/>
        <w:ind w:left="360"/>
      </w:pPr>
    </w:p>
    <w:p w:rsidR="00894450" w:rsidRDefault="00894450" w:rsidP="00894450">
      <w:pPr>
        <w:spacing w:after="0" w:line="240" w:lineRule="auto"/>
        <w:ind w:left="360"/>
      </w:pPr>
      <w:r>
        <w:t>ID15739_01_WAA263_3976_020415 – double blank</w:t>
      </w:r>
    </w:p>
    <w:p w:rsidR="00894450" w:rsidRDefault="00894450" w:rsidP="00894450">
      <w:pPr>
        <w:spacing w:after="0" w:line="240" w:lineRule="auto"/>
        <w:ind w:left="360"/>
      </w:pPr>
      <w:r>
        <w:t>ID15740_01_WAA263_3976_020415 – Extraction Blank (contains SIL standards)</w:t>
      </w:r>
    </w:p>
    <w:p w:rsidR="00894450" w:rsidRDefault="00894450" w:rsidP="00894450">
      <w:pPr>
        <w:spacing w:after="0" w:line="240" w:lineRule="auto"/>
        <w:ind w:left="360"/>
      </w:pPr>
      <w:r>
        <w:t>ID15740_02_WAA263_3976_020415 – Extraction Blank (contains SIL standards)</w:t>
      </w:r>
    </w:p>
    <w:p w:rsidR="00894450" w:rsidRDefault="00894450" w:rsidP="00894450">
      <w:pPr>
        <w:spacing w:after="0" w:line="240" w:lineRule="auto"/>
        <w:ind w:left="360"/>
      </w:pPr>
      <w:r>
        <w:t>ID15740_04_WAA263_3976_020415 – Extraction Blank (contains SIL standards)</w:t>
      </w:r>
    </w:p>
    <w:p w:rsidR="00894450" w:rsidRDefault="00894450" w:rsidP="00894450">
      <w:pPr>
        <w:spacing w:after="0" w:line="240" w:lineRule="auto"/>
        <w:ind w:left="360"/>
      </w:pPr>
      <w:r>
        <w:t>ID15655_01_WAA263_3976_020415 – All AA Sample 1</w:t>
      </w:r>
    </w:p>
    <w:p w:rsidR="00894450" w:rsidRDefault="00894450" w:rsidP="00894450">
      <w:pPr>
        <w:spacing w:after="0" w:line="240" w:lineRule="auto"/>
        <w:ind w:left="360"/>
      </w:pPr>
      <w:r>
        <w:t>ID15656_01_WAA263_3976_020415 – All AA Sample 2</w:t>
      </w:r>
    </w:p>
    <w:p w:rsidR="00894450" w:rsidRDefault="00894450" w:rsidP="00894450">
      <w:pPr>
        <w:spacing w:after="0" w:line="240" w:lineRule="auto"/>
        <w:ind w:left="360"/>
      </w:pPr>
      <w:r>
        <w:t>ID15657_01_WAA263_3976_020415 – All AA Sample 3</w:t>
      </w:r>
    </w:p>
    <w:p w:rsidR="00894450" w:rsidRDefault="00894450" w:rsidP="00894450">
      <w:pPr>
        <w:spacing w:after="0" w:line="240" w:lineRule="auto"/>
        <w:ind w:left="360"/>
      </w:pPr>
      <w:r>
        <w:t>ID15658_01_WAA263_3976_020415 – Minus Met Sample 1</w:t>
      </w:r>
    </w:p>
    <w:p w:rsidR="00894450" w:rsidRDefault="00894450" w:rsidP="00894450">
      <w:pPr>
        <w:spacing w:after="0" w:line="240" w:lineRule="auto"/>
        <w:ind w:left="360"/>
      </w:pPr>
      <w:r>
        <w:t>ID15659_01_WAA263_3976_020415 – Minus Met Sample 2</w:t>
      </w:r>
    </w:p>
    <w:p w:rsidR="00894450" w:rsidRDefault="00894450" w:rsidP="00894450">
      <w:pPr>
        <w:spacing w:after="0" w:line="240" w:lineRule="auto"/>
        <w:ind w:left="360"/>
      </w:pPr>
      <w:r>
        <w:t>ID15660_01_WAA263_3976_020415 – Minus Met Sample 3</w:t>
      </w:r>
    </w:p>
    <w:p w:rsidR="00894450" w:rsidRDefault="00894450" w:rsidP="00894450">
      <w:pPr>
        <w:spacing w:after="0" w:line="240" w:lineRule="auto"/>
        <w:ind w:left="360"/>
      </w:pPr>
      <w:r>
        <w:t xml:space="preserve">ID15661_01_WAA263_3976_020415 – Minus </w:t>
      </w:r>
      <w:proofErr w:type="spellStart"/>
      <w:r>
        <w:t>Arg</w:t>
      </w:r>
      <w:proofErr w:type="spellEnd"/>
      <w:r>
        <w:t xml:space="preserve"> Sample 1</w:t>
      </w:r>
    </w:p>
    <w:p w:rsidR="00894450" w:rsidRDefault="00894450" w:rsidP="00894450">
      <w:pPr>
        <w:spacing w:after="0" w:line="240" w:lineRule="auto"/>
        <w:ind w:left="360"/>
      </w:pPr>
      <w:r>
        <w:t xml:space="preserve">ID15662_01_WAA263_3976_020415 – Minus </w:t>
      </w:r>
      <w:proofErr w:type="spellStart"/>
      <w:r>
        <w:t>Arg</w:t>
      </w:r>
      <w:proofErr w:type="spellEnd"/>
      <w:r>
        <w:t xml:space="preserve"> Sample 2</w:t>
      </w:r>
    </w:p>
    <w:p w:rsidR="00894450" w:rsidRDefault="00894450" w:rsidP="00894450">
      <w:pPr>
        <w:spacing w:after="0" w:line="240" w:lineRule="auto"/>
        <w:ind w:left="360"/>
      </w:pPr>
      <w:r>
        <w:t xml:space="preserve">ID15663_01_WAA263_3976_020415 – Minus </w:t>
      </w:r>
      <w:proofErr w:type="spellStart"/>
      <w:r>
        <w:t>Arg</w:t>
      </w:r>
      <w:proofErr w:type="spellEnd"/>
      <w:r>
        <w:t xml:space="preserve"> Sample 3</w:t>
      </w:r>
    </w:p>
    <w:p w:rsidR="00894450" w:rsidRDefault="00894450" w:rsidP="00894450">
      <w:pPr>
        <w:spacing w:after="0" w:line="240" w:lineRule="auto"/>
        <w:ind w:left="360"/>
      </w:pPr>
      <w:r>
        <w:t xml:space="preserve">ID15664_01_WAA263_3976_020415 – Minus </w:t>
      </w:r>
      <w:proofErr w:type="spellStart"/>
      <w:r>
        <w:t>Arg</w:t>
      </w:r>
      <w:proofErr w:type="spellEnd"/>
      <w:r>
        <w:t>, Minus Met Sample 1</w:t>
      </w:r>
    </w:p>
    <w:p w:rsidR="00894450" w:rsidRDefault="00894450" w:rsidP="00894450">
      <w:pPr>
        <w:spacing w:after="0" w:line="240" w:lineRule="auto"/>
        <w:ind w:left="360"/>
      </w:pPr>
      <w:r>
        <w:t xml:space="preserve">ID15665_01_WAA263_3976_020415 – Minus </w:t>
      </w:r>
      <w:proofErr w:type="spellStart"/>
      <w:r>
        <w:t>Arg</w:t>
      </w:r>
      <w:proofErr w:type="spellEnd"/>
      <w:r>
        <w:t>, Minus Met Sample 2</w:t>
      </w:r>
    </w:p>
    <w:p w:rsidR="00894450" w:rsidRDefault="00894450" w:rsidP="00894450">
      <w:pPr>
        <w:spacing w:after="0" w:line="240" w:lineRule="auto"/>
        <w:ind w:left="360"/>
      </w:pPr>
      <w:r>
        <w:t xml:space="preserve">ID15666_01_WAA263_3976_020415 – Minus </w:t>
      </w:r>
      <w:proofErr w:type="spellStart"/>
      <w:r>
        <w:t>Arg</w:t>
      </w:r>
      <w:proofErr w:type="spellEnd"/>
      <w:r>
        <w:t>, Minus Met Sample 3</w:t>
      </w:r>
    </w:p>
    <w:p w:rsidR="00894450" w:rsidRDefault="00894450" w:rsidP="00894450">
      <w:pPr>
        <w:spacing w:after="0" w:line="240" w:lineRule="auto"/>
        <w:ind w:left="360"/>
      </w:pPr>
      <w:r>
        <w:t>ID15741_01_WAA263_3976_020415 – Pooled QC Sample 1</w:t>
      </w:r>
    </w:p>
    <w:p w:rsidR="00894450" w:rsidRDefault="00894450" w:rsidP="00894450">
      <w:pPr>
        <w:spacing w:after="0" w:line="240" w:lineRule="auto"/>
        <w:ind w:left="360"/>
      </w:pPr>
      <w:r>
        <w:t>ID15741_02_WAA263_3976_020415 – Pooled QC Sample 2</w:t>
      </w:r>
    </w:p>
    <w:p w:rsidR="00894450" w:rsidRDefault="00894450" w:rsidP="00186405">
      <w:pPr>
        <w:ind w:left="360"/>
      </w:pPr>
    </w:p>
    <w:p w:rsidR="00A375C7" w:rsidRDefault="00A375C7" w:rsidP="00672317"/>
    <w:p w:rsidR="00A375C7" w:rsidRDefault="006F2E2F" w:rsidP="00672317">
      <w:r>
        <w:rPr>
          <w:noProof/>
        </w:rPr>
        <w:lastRenderedPageBreak/>
        <w:drawing>
          <wp:inline distT="0" distB="0" distL="0" distR="0">
            <wp:extent cx="5943600" cy="40309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030980"/>
                    </a:xfrm>
                    <a:prstGeom prst="rect">
                      <a:avLst/>
                    </a:prstGeom>
                    <a:noFill/>
                    <a:ln>
                      <a:noFill/>
                    </a:ln>
                  </pic:spPr>
                </pic:pic>
              </a:graphicData>
            </a:graphic>
          </wp:inline>
        </w:drawing>
      </w:r>
    </w:p>
    <w:p w:rsidR="00A375C7" w:rsidRDefault="00186405" w:rsidP="00672317">
      <w:r>
        <w:rPr>
          <w:noProof/>
        </w:rPr>
        <w:lastRenderedPageBreak/>
        <w:drawing>
          <wp:inline distT="0" distB="0" distL="0" distR="0" wp14:anchorId="12BECEF9" wp14:editId="319F2CE4">
            <wp:extent cx="5943600" cy="4041775"/>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4041775"/>
                    </a:xfrm>
                    <a:prstGeom prst="rect">
                      <a:avLst/>
                    </a:prstGeom>
                  </pic:spPr>
                </pic:pic>
              </a:graphicData>
            </a:graphic>
          </wp:inline>
        </w:drawing>
      </w:r>
    </w:p>
    <w:p w:rsidR="009B773E" w:rsidRDefault="009B773E" w:rsidP="00394DFD">
      <w:pPr>
        <w:pStyle w:val="Heading1"/>
      </w:pPr>
      <w:r>
        <w:rPr>
          <w:noProof/>
        </w:rPr>
        <w:lastRenderedPageBreak/>
        <w:drawing>
          <wp:inline distT="0" distB="0" distL="0" distR="0" wp14:anchorId="20397E44" wp14:editId="199D15EE">
            <wp:extent cx="5943600" cy="4041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041775"/>
                    </a:xfrm>
                    <a:prstGeom prst="rect">
                      <a:avLst/>
                    </a:prstGeom>
                  </pic:spPr>
                </pic:pic>
              </a:graphicData>
            </a:graphic>
          </wp:inline>
        </w:drawing>
      </w:r>
    </w:p>
    <w:p w:rsidR="00394DFD" w:rsidRDefault="00394DFD" w:rsidP="00394DFD">
      <w:pPr>
        <w:pStyle w:val="Heading1"/>
      </w:pPr>
      <w:r>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186405" w:rsidP="00394DFD">
      <w:hyperlink r:id="rId22"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lastRenderedPageBreak/>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rsidR="00BB1DC2" w:rsidRPr="00394DFD" w:rsidRDefault="00D54A39" w:rsidP="00394DFD">
      <w:r>
        <w:fldChar w:fldCharType="end"/>
      </w:r>
    </w:p>
    <w:sectPr w:rsidR="00BB1DC2" w:rsidRPr="00394DFD" w:rsidSect="00C30134">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408A8" w:rsidRDefault="00C408A8" w:rsidP="00F726CD">
      <w:pPr>
        <w:spacing w:after="0" w:line="240" w:lineRule="auto"/>
      </w:pPr>
      <w:r>
        <w:separator/>
      </w:r>
    </w:p>
  </w:endnote>
  <w:endnote w:type="continuationSeparator" w:id="0">
    <w:p w:rsidR="00C408A8" w:rsidRDefault="00C408A8"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86405" w:rsidRDefault="00186405">
    <w:pPr>
      <w:pStyle w:val="Footer"/>
      <w:jc w:val="center"/>
    </w:pPr>
    <w:r>
      <w:fldChar w:fldCharType="begin"/>
    </w:r>
    <w:r>
      <w:instrText xml:space="preserve"> PAGE   \* MERGEFORMAT </w:instrText>
    </w:r>
    <w:r>
      <w:fldChar w:fldCharType="separate"/>
    </w:r>
    <w:r w:rsidR="00085D61">
      <w:rPr>
        <w:noProof/>
      </w:rPr>
      <w:t>4</w:t>
    </w:r>
    <w:r>
      <w:fldChar w:fldCharType="end"/>
    </w:r>
  </w:p>
  <w:p w:rsidR="00186405" w:rsidRDefault="001864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408A8" w:rsidRDefault="00C408A8" w:rsidP="00F726CD">
      <w:pPr>
        <w:spacing w:after="0" w:line="240" w:lineRule="auto"/>
      </w:pPr>
      <w:r>
        <w:separator/>
      </w:r>
    </w:p>
  </w:footnote>
  <w:footnote w:type="continuationSeparator" w:id="0">
    <w:p w:rsidR="00C408A8" w:rsidRDefault="00C408A8"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5">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4">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6"/>
  </w:num>
  <w:num w:numId="4">
    <w:abstractNumId w:val="23"/>
  </w:num>
  <w:num w:numId="5">
    <w:abstractNumId w:val="6"/>
  </w:num>
  <w:num w:numId="6">
    <w:abstractNumId w:val="28"/>
  </w:num>
  <w:num w:numId="7">
    <w:abstractNumId w:val="35"/>
  </w:num>
  <w:num w:numId="8">
    <w:abstractNumId w:val="2"/>
  </w:num>
  <w:num w:numId="9">
    <w:abstractNumId w:val="20"/>
  </w:num>
  <w:num w:numId="10">
    <w:abstractNumId w:val="12"/>
  </w:num>
  <w:num w:numId="11">
    <w:abstractNumId w:val="34"/>
  </w:num>
  <w:num w:numId="12">
    <w:abstractNumId w:val="31"/>
  </w:num>
  <w:num w:numId="13">
    <w:abstractNumId w:val="4"/>
  </w:num>
  <w:num w:numId="14">
    <w:abstractNumId w:val="33"/>
  </w:num>
  <w:num w:numId="15">
    <w:abstractNumId w:val="5"/>
  </w:num>
  <w:num w:numId="16">
    <w:abstractNumId w:val="15"/>
  </w:num>
  <w:num w:numId="17">
    <w:abstractNumId w:val="7"/>
  </w:num>
  <w:num w:numId="18">
    <w:abstractNumId w:val="3"/>
  </w:num>
  <w:num w:numId="19">
    <w:abstractNumId w:val="32"/>
  </w:num>
  <w:num w:numId="20">
    <w:abstractNumId w:val="19"/>
  </w:num>
  <w:num w:numId="21">
    <w:abstractNumId w:val="13"/>
  </w:num>
  <w:num w:numId="22">
    <w:abstractNumId w:val="1"/>
  </w:num>
  <w:num w:numId="23">
    <w:abstractNumId w:val="27"/>
  </w:num>
  <w:num w:numId="24">
    <w:abstractNumId w:val="29"/>
  </w:num>
  <w:num w:numId="25">
    <w:abstractNumId w:val="9"/>
  </w:num>
  <w:num w:numId="26">
    <w:abstractNumId w:val="18"/>
  </w:num>
  <w:num w:numId="27">
    <w:abstractNumId w:val="8"/>
  </w:num>
  <w:num w:numId="28">
    <w:abstractNumId w:val="21"/>
  </w:num>
  <w:num w:numId="29">
    <w:abstractNumId w:val="25"/>
  </w:num>
  <w:num w:numId="30">
    <w:abstractNumId w:val="17"/>
  </w:num>
  <w:num w:numId="31">
    <w:abstractNumId w:val="11"/>
  </w:num>
  <w:num w:numId="32">
    <w:abstractNumId w:val="0"/>
  </w:num>
  <w:num w:numId="33">
    <w:abstractNumId w:val="30"/>
  </w:num>
  <w:num w:numId="34">
    <w:abstractNumId w:val="14"/>
  </w:num>
  <w:num w:numId="35">
    <w:abstractNumId w:val="22"/>
  </w:num>
  <w:num w:numId="36">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405"/>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1EB7"/>
    <w:rsid w:val="003934F8"/>
    <w:rsid w:val="00393FB2"/>
    <w:rsid w:val="00394DFD"/>
    <w:rsid w:val="003A018F"/>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07CC"/>
    <w:rsid w:val="00652C5D"/>
    <w:rsid w:val="006541A4"/>
    <w:rsid w:val="00655381"/>
    <w:rsid w:val="0065614C"/>
    <w:rsid w:val="00657FAE"/>
    <w:rsid w:val="00660F26"/>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A7565"/>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B773E"/>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6EB"/>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9013F"/>
    <w:rsid w:val="00C91B49"/>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hyperlink" Target="https://skyline.gs.washington.edu/labkey/wiki/home/software/Skyline/page.view?name=tutorial_existing_quant"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https://skyline.gs.washington.edu/tutorials/SmallMolecule.zip" TargetMode="External"/><Relationship Id="rId14" Type="http://schemas.openxmlformats.org/officeDocument/2006/relationships/image" Target="media/image5.png"/><Relationship Id="rId22" Type="http://schemas.openxmlformats.org/officeDocument/2006/relationships/hyperlink" Target="http://proteome.gs.washington.edu/supplementary_data/MS1_Filtering/minimize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CF3607A-12B8-4DF2-9814-F9C3E0B0E2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2</TotalTime>
  <Pages>1</Pages>
  <Words>1711</Words>
  <Characters>9753</Characters>
  <Application>Microsoft Office Word</Application>
  <DocSecurity>0</DocSecurity>
  <Lines>81</Lines>
  <Paragraphs>2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144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spratt</cp:lastModifiedBy>
  <cp:revision>5</cp:revision>
  <cp:lastPrinted>2013-11-01T17:12:00Z</cp:lastPrinted>
  <dcterms:created xsi:type="dcterms:W3CDTF">2015-04-02T16:46:00Z</dcterms:created>
  <dcterms:modified xsi:type="dcterms:W3CDTF">2015-04-03T1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